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28A233E" w14:textId="09F1CF08" w:rsidR="00FB0550" w:rsidRDefault="00C1023E">
      <w:r>
        <w:fldChar w:fldCharType="begin" w:fldLock="1"/>
      </w:r>
      <w:r>
        <w:instrText>ADDIN CSL_CITATION {"citationItems":[{"id":"ITEM-1","itemData":{"URL":"https://www.tokopedia.com/hp/laptop-hp-14s-dq0510tu-celeron-4-gb-ssd-256gb-w11-ohs-gratis-tas/review","accessed":{"date-parts":[["2023","3","16"]]},"id":"ITEM-1","issued":{"date-parts":[["0"]]},"title":"Review Produk - Laptop HP 14s-dq0510TU /Celeron/4 GB/SSD 256GB/ W11 / OHS / Gratis Tas | Tokopedia","type":"webpage"},"uris":["http://www.mendeley.com/documents/?uuid=568a24ec-b555-303f-9ffa-fda8270c9924"]}],"mendeley":{"formattedCitation":"(&lt;i&gt;Review Produk - Laptop HP 14s-Dq0510TU /Celeron/4 GB/SSD 256GB/ W11 / OHS / Gratis Tas | Tokopedia&lt;/i&gt;, n.d.)","plainTextFormattedCitation":"(Review Produk - Laptop HP 14s-Dq0510TU /Celeron/4 GB/SSD 256GB/ W11 / OHS / Gratis Tas | Tokopedia, n.d.)","previouslyFormattedCitation":"(&lt;i&gt;Review Produk - Laptop HP 14s-Dq0510TU /Celeron/4 GB/SSD 256GB/ W11 / OHS / Gratis Tas | Tokopedia&lt;/i&gt;, n.d.)"},"properties":{"noteIndex":0},"schema":"https://github.com/citation-style-language/schema/raw/master/csl-citation.json"}</w:instrText>
      </w:r>
      <w:r>
        <w:fldChar w:fldCharType="separate"/>
      </w:r>
      <w:r w:rsidRPr="00C1023E">
        <w:rPr>
          <w:noProof/>
        </w:rPr>
        <w:t>(</w:t>
      </w:r>
      <w:r w:rsidRPr="00C1023E">
        <w:rPr>
          <w:i/>
          <w:noProof/>
        </w:rPr>
        <w:t>Review Produk - Laptop HP 14s-Dq0510TU /Celeron/4 GB/SSD 256GB/ W11 / OHS / Gratis Tas | Tokopedia</w:t>
      </w:r>
      <w:r w:rsidRPr="00C1023E">
        <w:rPr>
          <w:noProof/>
        </w:rPr>
        <w:t>, n.d.)</w:t>
      </w:r>
      <w:r>
        <w:fldChar w:fldCharType="end"/>
      </w:r>
    </w:p>
    <w:p w14:paraId="4E499E17" w14:textId="1E00D7DE" w:rsidR="00C1023E" w:rsidRPr="00C1023E" w:rsidRDefault="00C1023E" w:rsidP="00C1023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C1023E">
        <w:rPr>
          <w:rFonts w:ascii="Calibri" w:hAnsi="Calibri" w:cs="Calibri"/>
          <w:i/>
          <w:iCs/>
          <w:noProof/>
          <w:szCs w:val="24"/>
        </w:rPr>
        <w:t>Review Produk - Laptop HP 14s-dq0510TU /Celeron/4 GB/SSD 256GB/ W11 / OHS / Gratis Tas | Tokopedia</w:t>
      </w:r>
      <w:r w:rsidRPr="00C1023E">
        <w:rPr>
          <w:rFonts w:ascii="Calibri" w:hAnsi="Calibri" w:cs="Calibri"/>
          <w:noProof/>
          <w:szCs w:val="24"/>
        </w:rPr>
        <w:t>. (n.d.). Retrieved March 16, 2023, from https://www.tokopedia.com/hp/laptop-hp-14s-dq0510tu-celeron-4-gb-ssd-256gb-w11-ohs-gratis-tas/review</w:t>
      </w:r>
    </w:p>
    <w:p w14:paraId="64CB5B1F" w14:textId="39FC4571" w:rsidR="00C1023E" w:rsidRDefault="00C1023E">
      <w:r>
        <w:fldChar w:fldCharType="end"/>
      </w:r>
    </w:p>
    <w:sectPr w:rsidR="00C1023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55C2F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12BE"/>
    <w:rsid w:val="002D56C0"/>
    <w:rsid w:val="003919DC"/>
    <w:rsid w:val="003B299B"/>
    <w:rsid w:val="003B300D"/>
    <w:rsid w:val="00457F95"/>
    <w:rsid w:val="004A703E"/>
    <w:rsid w:val="00503BA2"/>
    <w:rsid w:val="005710E1"/>
    <w:rsid w:val="005F167C"/>
    <w:rsid w:val="006130DE"/>
    <w:rsid w:val="0072253F"/>
    <w:rsid w:val="00755C2F"/>
    <w:rsid w:val="00766BCD"/>
    <w:rsid w:val="00767FFE"/>
    <w:rsid w:val="00777A61"/>
    <w:rsid w:val="00791167"/>
    <w:rsid w:val="007D5D7E"/>
    <w:rsid w:val="008D2CE4"/>
    <w:rsid w:val="009048EC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1023E"/>
    <w:rsid w:val="00C37911"/>
    <w:rsid w:val="00C669B2"/>
    <w:rsid w:val="00C860B6"/>
    <w:rsid w:val="00C94CBF"/>
    <w:rsid w:val="00CA0906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8AEBBA3"/>
  <w15:chartTrackingRefBased/>
  <w15:docId w15:val="{EDEF9639-0191-45FF-9B94-948AF92061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BE17134-2224-4C87-BED1-07D3ADDF4D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13</Words>
  <Characters>1220</Characters>
  <Application>Microsoft Office Word</Application>
  <DocSecurity>0</DocSecurity>
  <Lines>10</Lines>
  <Paragraphs>2</Paragraphs>
  <ScaleCrop>false</ScaleCrop>
  <Company/>
  <LinksUpToDate>false</LinksUpToDate>
  <CharactersWithSpaces>14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5-02T06:47:00Z</dcterms:created>
  <dcterms:modified xsi:type="dcterms:W3CDTF">2023-05-02T06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625e2525-311c-30d9-9a07-5c05954e6b01</vt:lpwstr>
  </property>
</Properties>
</file>